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2BC1F1FC" w:rsidR="002314D3" w:rsidRPr="0040461A" w:rsidRDefault="00E233D2" w:rsidP="002314D3">
      <w:pPr>
        <w:ind w:firstLine="0"/>
        <w:jc w:val="center"/>
      </w:pPr>
      <w:r>
        <w:t>Article Critique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4A6D2810" w:rsidR="002D35C3" w:rsidRDefault="00924D81" w:rsidP="002D35C3">
      <w:pPr>
        <w:ind w:firstLine="0"/>
        <w:jc w:val="center"/>
      </w:pPr>
      <w:r>
        <w:lastRenderedPageBreak/>
        <w:t>Article Critique</w:t>
      </w:r>
    </w:p>
    <w:p w14:paraId="58A6CDA5" w14:textId="55BDF4E6" w:rsidR="00E233D2" w:rsidRDefault="00E233D2" w:rsidP="00E233D2">
      <w:pPr>
        <w:ind w:firstLine="0"/>
      </w:pPr>
      <w:r>
        <w:tab/>
      </w:r>
      <w:r w:rsidR="00114F7C">
        <w:t>The research article</w:t>
      </w:r>
      <w:r w:rsidR="0074153F">
        <w:t xml:space="preserve"> “Moving Beyond the Critical Synthesis: Does the Law Preclude a Future for US Union” </w:t>
      </w:r>
      <w:r w:rsidR="002F175E">
        <w:t xml:space="preserve">by Hurd, R.W. (2013) is one significant research approach </w:t>
      </w:r>
      <w:r w:rsidR="00A310E1">
        <w:t xml:space="preserve">to attain the better understanding about the labor union scenario prevails in the country. </w:t>
      </w:r>
      <w:r w:rsidR="00183B7A">
        <w:t>It is worthy to</w:t>
      </w:r>
      <w:r w:rsidR="00BA7E44">
        <w:t xml:space="preserve"> mention</w:t>
      </w:r>
      <w:r w:rsidR="00183B7A">
        <w:t xml:space="preserve"> that this piece of refl</w:t>
      </w:r>
      <w:r w:rsidR="00C31F94">
        <w:t xml:space="preserve">ection </w:t>
      </w:r>
      <w:r w:rsidR="00904853">
        <w:t>provides</w:t>
      </w:r>
      <w:r w:rsidR="00C31F94">
        <w:t xml:space="preserve"> better insights </w:t>
      </w:r>
      <w:r w:rsidR="00F92FD2">
        <w:rPr>
          <w:noProof/>
        </w:rPr>
        <w:t>into</w:t>
      </w:r>
      <w:r w:rsidR="00341F82">
        <w:t xml:space="preserve"> the functioning of unions in </w:t>
      </w:r>
      <w:r w:rsidR="00F92FD2">
        <w:t xml:space="preserve">an </w:t>
      </w:r>
      <w:r w:rsidR="00341F82" w:rsidRPr="00F92FD2">
        <w:rPr>
          <w:noProof/>
        </w:rPr>
        <w:t>organizational</w:t>
      </w:r>
      <w:r w:rsidR="00341F82">
        <w:t xml:space="preserve"> setting. </w:t>
      </w:r>
      <w:r w:rsidR="00791E67" w:rsidRPr="00F92FD2">
        <w:rPr>
          <w:noProof/>
        </w:rPr>
        <w:t xml:space="preserve">The </w:t>
      </w:r>
      <w:r w:rsidR="00F92FD2">
        <w:rPr>
          <w:noProof/>
        </w:rPr>
        <w:t>author of this reflective article critically explores the idea of union declines and ineffective revival efforts</w:t>
      </w:r>
      <w:r w:rsidR="00814FC8">
        <w:t xml:space="preserve">. </w:t>
      </w:r>
      <w:r w:rsidR="00FD4133">
        <w:t xml:space="preserve">Here the particular focus is to </w:t>
      </w:r>
      <w:r w:rsidR="00F560A0">
        <w:t xml:space="preserve">analyze the article provided by Hurd to </w:t>
      </w:r>
      <w:r w:rsidR="00CF5ABB">
        <w:t>accomplish</w:t>
      </w:r>
      <w:r w:rsidR="00F54305">
        <w:t xml:space="preserve"> insight</w:t>
      </w:r>
      <w:r w:rsidR="00CF5ABB">
        <w:t>s</w:t>
      </w:r>
      <w:r w:rsidR="00F560A0">
        <w:t xml:space="preserve"> about the future of U.S. unions and the </w:t>
      </w:r>
      <w:r w:rsidR="007422FF">
        <w:t xml:space="preserve">anticipated future of the working class of the country. </w:t>
      </w:r>
    </w:p>
    <w:p w14:paraId="2E14856C" w14:textId="44CCE97F" w:rsidR="00E934CE" w:rsidRDefault="00E934CE" w:rsidP="00E233D2">
      <w:pPr>
        <w:ind w:firstLine="0"/>
      </w:pPr>
      <w:r>
        <w:tab/>
      </w:r>
      <w:r w:rsidR="00AA459E">
        <w:rPr>
          <w:noProof/>
        </w:rPr>
        <w:t>A c</w:t>
      </w:r>
      <w:r w:rsidR="003732CA" w:rsidRPr="00AA459E">
        <w:rPr>
          <w:noProof/>
        </w:rPr>
        <w:t>omprehensive</w:t>
      </w:r>
      <w:r w:rsidR="003732CA">
        <w:t xml:space="preserve"> review of the article reveals that the main point of th</w:t>
      </w:r>
      <w:r w:rsidR="003E68BF">
        <w:t xml:space="preserve">is certain research work is to </w:t>
      </w:r>
      <w:r w:rsidR="00F266D9">
        <w:t xml:space="preserve">analyze the argument developed by </w:t>
      </w:r>
      <w:r w:rsidR="00F872B7">
        <w:t>Tomlin</w:t>
      </w:r>
      <w:r w:rsidR="007C251F">
        <w:t>s</w:t>
      </w:r>
      <w:r w:rsidR="00FB1DCF">
        <w:t xml:space="preserve"> about the labor relations aspects </w:t>
      </w:r>
      <w:r w:rsidR="00965015">
        <w:t xml:space="preserve">and the noticeable consideration of New Deal reformers. </w:t>
      </w:r>
      <w:r w:rsidR="006A27B5">
        <w:t xml:space="preserve">The author of this research article focused </w:t>
      </w:r>
      <w:r w:rsidR="00AA459E" w:rsidRPr="00AA459E">
        <w:rPr>
          <w:noProof/>
        </w:rPr>
        <w:t>on illustrating</w:t>
      </w:r>
      <w:r w:rsidR="00D914E0" w:rsidRPr="00AA459E">
        <w:rPr>
          <w:noProof/>
        </w:rPr>
        <w:t xml:space="preserve"> the foundation of a set relevant to the idea of legal rules and different institutional hurdles to achieve targets </w:t>
      </w:r>
      <w:r w:rsidR="00AA459E">
        <w:rPr>
          <w:noProof/>
        </w:rPr>
        <w:t>appropriately</w:t>
      </w:r>
      <w:r w:rsidR="00D914E0">
        <w:t>.</w:t>
      </w:r>
      <w:r w:rsidR="000A73A3">
        <w:t xml:space="preserve"> The main idea of the position of </w:t>
      </w:r>
      <w:r w:rsidR="00AA459E">
        <w:t xml:space="preserve">a </w:t>
      </w:r>
      <w:r w:rsidR="000A73A3" w:rsidRPr="00AA459E">
        <w:rPr>
          <w:noProof/>
        </w:rPr>
        <w:t>labor</w:t>
      </w:r>
      <w:r w:rsidR="000A73A3">
        <w:t xml:space="preserve"> union in the </w:t>
      </w:r>
      <w:r w:rsidR="001027C4">
        <w:t xml:space="preserve">country developed by Tomlins is further explained by the author with the objective to provide better </w:t>
      </w:r>
      <w:r w:rsidR="00F163A1">
        <w:t xml:space="preserve">explanations of this specific argument. </w:t>
      </w:r>
    </w:p>
    <w:p w14:paraId="1CE72D52" w14:textId="3F6DCBF4" w:rsidR="00360E0D" w:rsidRDefault="00B26BCC" w:rsidP="00E233D2">
      <w:pPr>
        <w:ind w:firstLine="0"/>
      </w:pPr>
      <w:r>
        <w:tab/>
        <w:t xml:space="preserve">The existence of labor unions in the country </w:t>
      </w:r>
      <w:r w:rsidRPr="005E101D">
        <w:rPr>
          <w:noProof/>
        </w:rPr>
        <w:t>is discussed</w:t>
      </w:r>
      <w:r>
        <w:t xml:space="preserve"> by the researcher </w:t>
      </w:r>
      <w:r w:rsidR="0090619D">
        <w:t xml:space="preserve">with the focus on the legal prospects related to this development. </w:t>
      </w:r>
      <w:r w:rsidR="005B33FF" w:rsidRPr="005E101D">
        <w:rPr>
          <w:noProof/>
        </w:rPr>
        <w:t>Th</w:t>
      </w:r>
      <w:r w:rsidR="005E101D">
        <w:rPr>
          <w:noProof/>
        </w:rPr>
        <w:t>e author validates this main point</w:t>
      </w:r>
      <w:r w:rsidR="00C3600F">
        <w:t xml:space="preserve"> with the </w:t>
      </w:r>
      <w:r w:rsidR="00C3600F" w:rsidRPr="005E101D">
        <w:rPr>
          <w:noProof/>
        </w:rPr>
        <w:t>help</w:t>
      </w:r>
      <w:r w:rsidR="00C3600F">
        <w:t xml:space="preserve"> of various related arguments. </w:t>
      </w:r>
      <w:r w:rsidR="005E101D">
        <w:rPr>
          <w:noProof/>
        </w:rPr>
        <w:t>The r</w:t>
      </w:r>
      <w:r w:rsidR="0028651F" w:rsidRPr="005E101D">
        <w:rPr>
          <w:noProof/>
        </w:rPr>
        <w:t>evised</w:t>
      </w:r>
      <w:r w:rsidR="0028651F">
        <w:t xml:space="preserve"> </w:t>
      </w:r>
      <w:r w:rsidR="00C1671B">
        <w:t>perspective of the argument developed by Tomlins is mandatory to make effective inferences about the changing feature of labor unions and its association with</w:t>
      </w:r>
      <w:r w:rsidR="00245EE8">
        <w:t xml:space="preserve"> </w:t>
      </w:r>
      <w:r w:rsidR="005E101D">
        <w:t xml:space="preserve">the </w:t>
      </w:r>
      <w:r w:rsidR="00245EE8" w:rsidRPr="005E101D">
        <w:rPr>
          <w:noProof/>
        </w:rPr>
        <w:t>National</w:t>
      </w:r>
      <w:r w:rsidR="00245EE8">
        <w:t xml:space="preserve"> Labor Relations Act</w:t>
      </w:r>
      <w:r w:rsidR="00C1671B">
        <w:t xml:space="preserve"> </w:t>
      </w:r>
      <w:r w:rsidR="008D502A">
        <w:t>(</w:t>
      </w:r>
      <w:r w:rsidR="00EF3BBE">
        <w:t>NLRA</w:t>
      </w:r>
      <w:r w:rsidR="008D502A">
        <w:t>)</w:t>
      </w:r>
      <w:r w:rsidR="00EF3BBE">
        <w:t>.</w:t>
      </w:r>
      <w:r w:rsidR="008D502A">
        <w:t xml:space="preserve"> </w:t>
      </w:r>
      <w:r w:rsidR="006E3ECD">
        <w:t xml:space="preserve">Proper evaluation of the concept of </w:t>
      </w:r>
      <w:r w:rsidR="007F221E">
        <w:t xml:space="preserve">developments in the union strategies over the years is necessary to explore better understanding about the main point of argument. </w:t>
      </w:r>
      <w:r w:rsidR="00DB1B04">
        <w:t xml:space="preserve">The author of this article also </w:t>
      </w:r>
      <w:r w:rsidR="00DB1B04" w:rsidRPr="005E101D">
        <w:rPr>
          <w:noProof/>
        </w:rPr>
        <w:t>provide</w:t>
      </w:r>
      <w:r w:rsidR="005E101D">
        <w:rPr>
          <w:noProof/>
        </w:rPr>
        <w:t>s</w:t>
      </w:r>
      <w:r w:rsidR="00DB1B04">
        <w:t xml:space="preserve"> </w:t>
      </w:r>
      <w:r w:rsidR="005E101D">
        <w:t xml:space="preserve">an </w:t>
      </w:r>
      <w:r w:rsidR="00DB1B04" w:rsidRPr="005E101D">
        <w:rPr>
          <w:noProof/>
        </w:rPr>
        <w:lastRenderedPageBreak/>
        <w:t>argument</w:t>
      </w:r>
      <w:r w:rsidR="00DB1B04">
        <w:t xml:space="preserve"> that it is also mandatory </w:t>
      </w:r>
      <w:r w:rsidR="00470BE4">
        <w:t xml:space="preserve">to recognized and established the facet of labor law reforms referring to the active role of unions </w:t>
      </w:r>
      <w:r w:rsidR="00FA48EF">
        <w:t>as the political indicators</w:t>
      </w:r>
      <w:r w:rsidR="009E312A">
        <w:t xml:space="preserve"> </w:t>
      </w:r>
      <w:r w:rsidR="009E312A">
        <w:fldChar w:fldCharType="begin"/>
      </w:r>
      <w:r w:rsidR="009E312A">
        <w:instrText xml:space="preserve"> ADDIN ZOTERO_ITEM CSL_CITATION {"citationID":"j6oFFBtZ","properties":{"formattedCitation":"(Hurd, 2013)","plainCitation":"(Hurd, 2013)","noteIndex":0},"citationItems":[{"id":598,"uris":["http://zotero.org/users/local/7Hi3kAOD/items/2RRXRRB8"],"uri":["http://zotero.org/users/local/7Hi3kAOD/items/2RRXRRB8"],"itemData":{"id":598,"type":"article-journal","title":"Moving beyond the critical synthesis: does the law preclude a future for US unions?","container-title":"Labor History","page":"193-200","volume":"54","issue":"2","author":[{"family":"Hurd","given":"Richard W."}],"issued":{"date-parts":[["2013"]]}}}],"schema":"https://github.com/citation-style-language/schema/raw/master/csl-citation.json"} </w:instrText>
      </w:r>
      <w:r w:rsidR="009E312A">
        <w:fldChar w:fldCharType="separate"/>
      </w:r>
      <w:r w:rsidR="009E312A" w:rsidRPr="009E312A">
        <w:t>(Hurd, 2013)</w:t>
      </w:r>
      <w:r w:rsidR="009E312A">
        <w:fldChar w:fldCharType="end"/>
      </w:r>
      <w:r w:rsidR="009E312A">
        <w:t xml:space="preserve">. </w:t>
      </w:r>
    </w:p>
    <w:p w14:paraId="4D16595B" w14:textId="0D648064" w:rsidR="00360E0D" w:rsidRDefault="00360E0D" w:rsidP="00E233D2">
      <w:pPr>
        <w:ind w:firstLine="0"/>
      </w:pPr>
      <w:r>
        <w:tab/>
        <w:t xml:space="preserve">It is </w:t>
      </w:r>
      <w:r w:rsidR="005A6E63">
        <w:t xml:space="preserve">important to explore and explain that different arguments provided by the author ultimately successfully helps to determine the main point about the labor union reforms. </w:t>
      </w:r>
      <w:r w:rsidR="008703F7">
        <w:t xml:space="preserve">The influential role of labor unions </w:t>
      </w:r>
      <w:r w:rsidR="008703F7" w:rsidRPr="00A25F5B">
        <w:rPr>
          <w:noProof/>
        </w:rPr>
        <w:t xml:space="preserve">is </w:t>
      </w:r>
      <w:r w:rsidR="00C905B5" w:rsidRPr="00A25F5B">
        <w:rPr>
          <w:noProof/>
        </w:rPr>
        <w:t>investigated</w:t>
      </w:r>
      <w:r w:rsidR="00C905B5">
        <w:t xml:space="preserve"> by referring to many different aspects and practical implications. </w:t>
      </w:r>
      <w:r w:rsidR="00061B06">
        <w:t>An important argument provided by the author concerning to the main approach of Tomlin</w:t>
      </w:r>
      <w:r w:rsidR="00AF0E76">
        <w:t xml:space="preserve">’s thesis is that the paradigm of New Deal can only </w:t>
      </w:r>
      <w:r w:rsidR="008F7BD2" w:rsidRPr="00A25F5B">
        <w:rPr>
          <w:noProof/>
        </w:rPr>
        <w:t xml:space="preserve">be </w:t>
      </w:r>
      <w:r w:rsidR="00AF0E76" w:rsidRPr="00A25F5B">
        <w:rPr>
          <w:noProof/>
        </w:rPr>
        <w:t>recognized</w:t>
      </w:r>
      <w:r w:rsidR="00AF0E76">
        <w:t xml:space="preserve"> as the fake form of freedom </w:t>
      </w:r>
      <w:r w:rsidR="00AB6D21">
        <w:t xml:space="preserve">for the labor structure of the country. </w:t>
      </w:r>
      <w:r w:rsidR="009F0DE2">
        <w:t xml:space="preserve">It is viable to judge this specific argument by evaluating the actual working conditions and the operations of the labor unions. </w:t>
      </w:r>
      <w:r w:rsidR="00A0626E" w:rsidRPr="008F7BD2">
        <w:rPr>
          <w:noProof/>
        </w:rPr>
        <w:t>Th</w:t>
      </w:r>
      <w:r w:rsidR="008F7BD2">
        <w:rPr>
          <w:noProof/>
        </w:rPr>
        <w:t>e author of this article examines this main idea</w:t>
      </w:r>
      <w:r w:rsidR="00845945">
        <w:t xml:space="preserve"> </w:t>
      </w:r>
      <w:r w:rsidR="006C3815">
        <w:t xml:space="preserve">through the identification of working domains </w:t>
      </w:r>
      <w:r w:rsidR="00E76336">
        <w:t xml:space="preserve">in the organizations. </w:t>
      </w:r>
      <w:r w:rsidR="00D0539E">
        <w:t xml:space="preserve">The </w:t>
      </w:r>
      <w:r w:rsidR="00D05A72">
        <w:t xml:space="preserve">approach of </w:t>
      </w:r>
      <w:r w:rsidR="008F7BD2">
        <w:t xml:space="preserve">the </w:t>
      </w:r>
      <w:r w:rsidR="00D05A72" w:rsidRPr="008F7BD2">
        <w:rPr>
          <w:noProof/>
        </w:rPr>
        <w:t>strategic</w:t>
      </w:r>
      <w:r w:rsidR="00D05A72">
        <w:t xml:space="preserve"> planning process </w:t>
      </w:r>
      <w:r w:rsidR="007C7B2E">
        <w:t xml:space="preserve">is addressed by the researcher </w:t>
      </w:r>
      <w:r w:rsidR="00306151">
        <w:t xml:space="preserve">to provide better inferences about the </w:t>
      </w:r>
      <w:r w:rsidR="0052343C">
        <w:t xml:space="preserve">changing </w:t>
      </w:r>
      <w:r w:rsidR="00287EBD">
        <w:t>working conditions and the role of</w:t>
      </w:r>
      <w:r w:rsidR="00285EB8">
        <w:t xml:space="preserve"> labor unions. </w:t>
      </w:r>
      <w:r w:rsidR="00CB15D3">
        <w:t xml:space="preserve">It is important to indicate that the declining spectrum of the role of </w:t>
      </w:r>
      <w:r w:rsidR="008F7BD2">
        <w:t xml:space="preserve">the </w:t>
      </w:r>
      <w:r w:rsidR="00CB15D3" w:rsidRPr="008F7BD2">
        <w:rPr>
          <w:noProof/>
        </w:rPr>
        <w:t>union</w:t>
      </w:r>
      <w:r w:rsidR="00CB15D3">
        <w:t xml:space="preserve"> ultimately </w:t>
      </w:r>
      <w:r w:rsidR="00CB15D3" w:rsidRPr="008F7BD2">
        <w:rPr>
          <w:noProof/>
        </w:rPr>
        <w:t>influence</w:t>
      </w:r>
      <w:r w:rsidR="008F7BD2">
        <w:rPr>
          <w:noProof/>
        </w:rPr>
        <w:t>s</w:t>
      </w:r>
      <w:r w:rsidR="00CB15D3">
        <w:t xml:space="preserve"> the</w:t>
      </w:r>
      <w:r w:rsidR="003769F4">
        <w:t xml:space="preserve"> performance level of the workers</w:t>
      </w:r>
      <w:r w:rsidR="00E62239">
        <w:t xml:space="preserve"> </w:t>
      </w:r>
      <w:r w:rsidR="00E62239">
        <w:fldChar w:fldCharType="begin"/>
      </w:r>
      <w:r w:rsidR="0013132C">
        <w:instrText xml:space="preserve"> ADDIN ZOTERO_ITEM CSL_CITATION {"citationID":"xyo3jTHF","properties":{"formattedCitation":"(Wachter, 2014)","plainCitation":"(Wachter, 2014)","noteIndex":0},"citationItems":[{"id":599,"uris":["http://zotero.org/users/local/7Hi3kAOD/items/S89CH8GL"],"uri":["http://zotero.org/users/local/7Hi3kAOD/items/S89CH8GL"],"itemData":{"id":599,"type":"article-journal","title":"The Striking Success of the National Labor Relations Act","container-title":"Regulation","page":"20","volume":"37","author":[{"family":"Wachter","given":"Michael L."}],"issued":{"date-parts":[["2014"]]}}}],"schema":"https://github.com/citation-style-language/schema/raw/master/csl-citation.json"} </w:instrText>
      </w:r>
      <w:r w:rsidR="00E62239">
        <w:fldChar w:fldCharType="separate"/>
      </w:r>
      <w:r w:rsidR="0013132C" w:rsidRPr="0013132C">
        <w:t>(Wachter, 2014)</w:t>
      </w:r>
      <w:r w:rsidR="00E62239">
        <w:fldChar w:fldCharType="end"/>
      </w:r>
      <w:r w:rsidR="0013132C">
        <w:t>.</w:t>
      </w:r>
      <w:r w:rsidR="003769F4">
        <w:t xml:space="preserve"> </w:t>
      </w:r>
      <w:r w:rsidR="00504978">
        <w:t xml:space="preserve">The moral of the working class </w:t>
      </w:r>
      <w:r w:rsidR="00504978" w:rsidRPr="008F7BD2">
        <w:rPr>
          <w:noProof/>
        </w:rPr>
        <w:t>is closely linked</w:t>
      </w:r>
      <w:r w:rsidR="00504978">
        <w:t xml:space="preserve"> with the operations of the labor unions referring to the adoption of strategies to </w:t>
      </w:r>
      <w:r w:rsidR="00817CB1">
        <w:t xml:space="preserve">maintain </w:t>
      </w:r>
      <w:r w:rsidR="008F7BD2">
        <w:t xml:space="preserve">a </w:t>
      </w:r>
      <w:r w:rsidR="00817CB1" w:rsidRPr="008F7BD2">
        <w:rPr>
          <w:noProof/>
        </w:rPr>
        <w:t>balanced</w:t>
      </w:r>
      <w:r w:rsidR="00817CB1">
        <w:t xml:space="preserve"> working domain. </w:t>
      </w:r>
    </w:p>
    <w:p w14:paraId="06001A2D" w14:textId="497FDE6D" w:rsidR="007414C8" w:rsidRDefault="007414C8" w:rsidP="00E233D2">
      <w:pPr>
        <w:ind w:firstLine="0"/>
      </w:pPr>
      <w:r>
        <w:tab/>
      </w:r>
      <w:r w:rsidR="008F7BD2">
        <w:rPr>
          <w:noProof/>
        </w:rPr>
        <w:t>The d</w:t>
      </w:r>
      <w:r w:rsidR="003470CA" w:rsidRPr="008F7BD2">
        <w:rPr>
          <w:noProof/>
        </w:rPr>
        <w:t>ecline</w:t>
      </w:r>
      <w:r w:rsidR="003470CA">
        <w:t xml:space="preserve"> of the labor density over the years also influence the </w:t>
      </w:r>
      <w:r w:rsidR="00DF3138">
        <w:t xml:space="preserve">workers’ approach to their organizational tasks and responsibilities. </w:t>
      </w:r>
      <w:r w:rsidR="000E7625">
        <w:t xml:space="preserve">Ineffective role of unions </w:t>
      </w:r>
      <w:r w:rsidR="004D32CB">
        <w:t xml:space="preserve">eventually become the reason of frustration for the individuals who </w:t>
      </w:r>
      <w:r w:rsidR="004D32CB" w:rsidRPr="008F7BD2">
        <w:rPr>
          <w:noProof/>
        </w:rPr>
        <w:t>involve</w:t>
      </w:r>
      <w:r w:rsidR="004D32CB">
        <w:t xml:space="preserve"> in the whole scenario as the important stakeholders. </w:t>
      </w:r>
      <w:r w:rsidR="00D0322E">
        <w:t xml:space="preserve">The working approach of workers is also </w:t>
      </w:r>
      <w:r w:rsidR="00137416">
        <w:t xml:space="preserve">affected by the detrimental situation of unions operated in the country. </w:t>
      </w:r>
      <w:r w:rsidR="00E75941">
        <w:t xml:space="preserve">Employee morale </w:t>
      </w:r>
      <w:r w:rsidR="00E75941" w:rsidRPr="00A25F5B">
        <w:rPr>
          <w:noProof/>
        </w:rPr>
        <w:t>is closely associated</w:t>
      </w:r>
      <w:r w:rsidR="00E75941">
        <w:t xml:space="preserve"> with the </w:t>
      </w:r>
      <w:r w:rsidR="00DC1D2C">
        <w:t xml:space="preserve">different reforms and </w:t>
      </w:r>
      <w:r w:rsidR="00DC1D2C" w:rsidRPr="00A25F5B">
        <w:rPr>
          <w:noProof/>
        </w:rPr>
        <w:t>changing</w:t>
      </w:r>
      <w:r w:rsidR="00DC1D2C">
        <w:t xml:space="preserve"> relevant to the idea of </w:t>
      </w:r>
      <w:r w:rsidR="002B2067">
        <w:t xml:space="preserve">labor unions in the country. </w:t>
      </w:r>
      <w:r w:rsidR="007B448C">
        <w:t>The declining role of unions appears in the form of</w:t>
      </w:r>
      <w:r w:rsidR="00DF307A">
        <w:t xml:space="preserve"> their decreasing morale rate. </w:t>
      </w:r>
      <w:r w:rsidR="00272455">
        <w:t xml:space="preserve">Labor laws initiated by the government </w:t>
      </w:r>
      <w:r w:rsidR="00D715AB">
        <w:lastRenderedPageBreak/>
        <w:t>strongly impact the working facets of the workers considering the decreasing influence of labor unions in the country.</w:t>
      </w:r>
      <w:r w:rsidR="00823D02">
        <w:t xml:space="preserve"> </w:t>
      </w:r>
      <w:r w:rsidR="00916D1C">
        <w:t xml:space="preserve">It is also worthy to explain that different forms of collective bargaining strategies are adopted by the companies to reduce the strong influence of the labor unions. </w:t>
      </w:r>
      <w:r w:rsidR="0091267C">
        <w:t xml:space="preserve">These particular strategies </w:t>
      </w:r>
      <w:r w:rsidR="0091267C" w:rsidRPr="00A25F5B">
        <w:rPr>
          <w:noProof/>
        </w:rPr>
        <w:t>referred</w:t>
      </w:r>
      <w:r w:rsidR="00A25F5B">
        <w:rPr>
          <w:noProof/>
        </w:rPr>
        <w:t xml:space="preserve"> to</w:t>
      </w:r>
      <w:r w:rsidR="0091267C">
        <w:t xml:space="preserve"> as the tools to </w:t>
      </w:r>
      <w:r w:rsidR="009C1671">
        <w:t xml:space="preserve">better deal with the demands of unions. </w:t>
      </w:r>
      <w:r w:rsidR="00822C29">
        <w:t xml:space="preserve">Bargaining strategies consider as the aspects of successful negotiations with the important stakeholder exist in the form of labor unions. </w:t>
      </w:r>
      <w:r w:rsidR="00883222">
        <w:t xml:space="preserve">The </w:t>
      </w:r>
      <w:r w:rsidR="006368DB">
        <w:t xml:space="preserve">strategies of cooperative management and focused on the issues are considered by the companies </w:t>
      </w:r>
      <w:r w:rsidR="006368DB" w:rsidRPr="00A25F5B">
        <w:rPr>
          <w:noProof/>
        </w:rPr>
        <w:t xml:space="preserve">to </w:t>
      </w:r>
      <w:r w:rsidR="00A25F5B">
        <w:rPr>
          <w:noProof/>
        </w:rPr>
        <w:t>handle the influence of the unions effectively</w:t>
      </w:r>
      <w:r w:rsidR="00FB35EE">
        <w:t xml:space="preserve"> </w:t>
      </w:r>
      <w:r w:rsidR="00FB35EE">
        <w:fldChar w:fldCharType="begin"/>
      </w:r>
      <w:r w:rsidR="006A5D7D">
        <w:instrText xml:space="preserve"> ADDIN ZOTERO_ITEM CSL_CITATION {"citationID":"B9nkC9br","properties":{"formattedCitation":"(Freeman &amp; Han, 2012)","plainCitation":"(Freeman &amp; Han, 2012)","noteIndex":0},"citationItems":[{"id":600,"uris":["http://zotero.org/users/local/7Hi3kAOD/items/38PBSLXB"],"uri":["http://zotero.org/users/local/7Hi3kAOD/items/38PBSLXB"],"itemData":{"id":600,"type":"article-journal","title":"The war against public sector collective bargaining in the US","container-title":"Journal of Industrial Relations","page":"386-408","volume":"54","issue":"3","author":[{"family":"Freeman","given":"Richard B."},{"family":"Han","given":"Eunice"}],"issued":{"date-parts":[["2012"]]}}}],"schema":"https://github.com/citation-style-language/schema/raw/master/csl-citation.json"} </w:instrText>
      </w:r>
      <w:r w:rsidR="00FB35EE">
        <w:fldChar w:fldCharType="separate"/>
      </w:r>
      <w:r w:rsidR="006A5D7D" w:rsidRPr="006A5D7D">
        <w:t>(Freeman &amp; Han, 2012)</w:t>
      </w:r>
      <w:r w:rsidR="00FB35EE">
        <w:fldChar w:fldCharType="end"/>
      </w:r>
      <w:r w:rsidR="006A5D7D">
        <w:t>.</w:t>
      </w:r>
      <w:r w:rsidR="006368DB">
        <w:t xml:space="preserve"> </w:t>
      </w:r>
      <w:r w:rsidR="00316CB2">
        <w:t xml:space="preserve">Focused collective bargaining strategies are planned and implemented by the companies to ensure the better </w:t>
      </w:r>
      <w:r w:rsidR="00316CB2" w:rsidRPr="00A25F5B">
        <w:rPr>
          <w:noProof/>
        </w:rPr>
        <w:t>relation</w:t>
      </w:r>
      <w:r w:rsidR="00A25F5B">
        <w:rPr>
          <w:noProof/>
        </w:rPr>
        <w:t>ship</w:t>
      </w:r>
      <w:r w:rsidR="00316CB2">
        <w:t xml:space="preserve"> between the organization’s working domain and the </w:t>
      </w:r>
      <w:r w:rsidR="00F33C49">
        <w:t xml:space="preserve">objectives of the workers. </w:t>
      </w:r>
      <w:r w:rsidR="00507D8C">
        <w:t xml:space="preserve">The aspect of negotiation strongly </w:t>
      </w:r>
      <w:r w:rsidR="002C1577">
        <w:t>impacts</w:t>
      </w:r>
      <w:r w:rsidR="00507D8C">
        <w:t xml:space="preserve"> the working perspectives adopted by the workers. </w:t>
      </w:r>
      <w:r w:rsidR="002C1577">
        <w:t xml:space="preserve">Various options relevant to the idea bargaining provides </w:t>
      </w:r>
      <w:r w:rsidR="00A25F5B">
        <w:t xml:space="preserve">an </w:t>
      </w:r>
      <w:r w:rsidR="002C1577" w:rsidRPr="00A25F5B">
        <w:rPr>
          <w:noProof/>
        </w:rPr>
        <w:t>edge</w:t>
      </w:r>
      <w:r w:rsidR="002C1577">
        <w:t xml:space="preserve"> to the workers to effectively cooperate in the </w:t>
      </w:r>
      <w:r w:rsidR="008E01EA">
        <w:t>decision-making</w:t>
      </w:r>
      <w:r w:rsidR="002C1577">
        <w:t xml:space="preserve"> process. </w:t>
      </w:r>
    </w:p>
    <w:p w14:paraId="5BD78653" w14:textId="15969C0D" w:rsidR="008E01EA" w:rsidRDefault="008E01EA" w:rsidP="00E233D2">
      <w:pPr>
        <w:ind w:firstLine="0"/>
      </w:pPr>
      <w:r>
        <w:tab/>
      </w:r>
      <w:r w:rsidR="00CA2E83">
        <w:t xml:space="preserve">To conclude the critical discussion about the argument of labor union provided by the </w:t>
      </w:r>
      <w:r w:rsidR="00721524">
        <w:t xml:space="preserve">author, it is mandatory to mention that the role of unions can never </w:t>
      </w:r>
      <w:r w:rsidR="00721524" w:rsidRPr="00A25F5B">
        <w:rPr>
          <w:noProof/>
        </w:rPr>
        <w:t>be ignored</w:t>
      </w:r>
      <w:r w:rsidR="00721524">
        <w:t xml:space="preserve">. </w:t>
      </w:r>
      <w:r w:rsidR="007016D6">
        <w:t>Labor unions have the potential to influence the</w:t>
      </w:r>
      <w:r w:rsidR="00950476">
        <w:t xml:space="preserve"> organization’s decisions. </w:t>
      </w:r>
      <w:r w:rsidR="009F4CCE">
        <w:t xml:space="preserve">It </w:t>
      </w:r>
      <w:r w:rsidR="009F4CCE" w:rsidRPr="00A25F5B">
        <w:rPr>
          <w:noProof/>
        </w:rPr>
        <w:t>is assessed</w:t>
      </w:r>
      <w:r w:rsidR="009F4CCE">
        <w:t xml:space="preserve"> that the author of this article only significantly focused on </w:t>
      </w:r>
      <w:r w:rsidR="009F4CCE" w:rsidRPr="00A25F5B">
        <w:rPr>
          <w:noProof/>
        </w:rPr>
        <w:t>one</w:t>
      </w:r>
      <w:r w:rsidR="009F4CCE">
        <w:t xml:space="preserve"> side of the argument concerning the idea of </w:t>
      </w:r>
      <w:r w:rsidR="00A25F5B">
        <w:t xml:space="preserve">the </w:t>
      </w:r>
      <w:r w:rsidR="009F4CCE" w:rsidRPr="00A25F5B">
        <w:rPr>
          <w:noProof/>
        </w:rPr>
        <w:t>declining</w:t>
      </w:r>
      <w:r w:rsidR="009F4CCE">
        <w:t xml:space="preserve"> role of </w:t>
      </w:r>
      <w:r w:rsidR="00A25F5B">
        <w:t xml:space="preserve">a </w:t>
      </w:r>
      <w:r w:rsidR="009F4CCE" w:rsidRPr="00A25F5B">
        <w:rPr>
          <w:noProof/>
        </w:rPr>
        <w:t>labor</w:t>
      </w:r>
      <w:r w:rsidR="009F4CCE">
        <w:t xml:space="preserve"> union. </w:t>
      </w:r>
      <w:r w:rsidR="002154EC">
        <w:t>It might appear as the weak participation of the labor unions</w:t>
      </w:r>
      <w:r w:rsidR="00A25F5B">
        <w:t>,</w:t>
      </w:r>
      <w:r w:rsidR="002154EC">
        <w:t xml:space="preserve"> </w:t>
      </w:r>
      <w:r w:rsidR="002154EC" w:rsidRPr="00A25F5B">
        <w:rPr>
          <w:noProof/>
        </w:rPr>
        <w:t>but</w:t>
      </w:r>
      <w:r w:rsidR="002154EC">
        <w:t xml:space="preserve"> it </w:t>
      </w:r>
      <w:r w:rsidR="002154EC" w:rsidRPr="00A25F5B">
        <w:rPr>
          <w:noProof/>
        </w:rPr>
        <w:t>ha</w:t>
      </w:r>
      <w:r w:rsidR="00A25F5B">
        <w:rPr>
          <w:noProof/>
        </w:rPr>
        <w:t>s</w:t>
      </w:r>
      <w:r w:rsidR="002154EC">
        <w:t xml:space="preserve"> the potential to </w:t>
      </w:r>
      <w:r w:rsidR="00A25F5B">
        <w:rPr>
          <w:noProof/>
        </w:rPr>
        <w:t>a</w:t>
      </w:r>
      <w:r w:rsidR="002154EC" w:rsidRPr="00A25F5B">
        <w:rPr>
          <w:noProof/>
        </w:rPr>
        <w:t>ffect</w:t>
      </w:r>
      <w:r w:rsidR="002154EC">
        <w:t xml:space="preserve"> the working </w:t>
      </w:r>
      <w:r w:rsidR="003E341C">
        <w:t>viewpoint</w:t>
      </w:r>
      <w:r w:rsidR="002154EC">
        <w:t xml:space="preserve"> of the workers in many different forms. </w:t>
      </w:r>
      <w:bookmarkStart w:id="0" w:name="_GoBack"/>
      <w:bookmarkEnd w:id="0"/>
    </w:p>
    <w:p w14:paraId="00A388FE" w14:textId="77777777" w:rsidR="008E01EA" w:rsidRDefault="008E01EA" w:rsidP="00E233D2">
      <w:pPr>
        <w:ind w:firstLine="0"/>
      </w:pPr>
    </w:p>
    <w:p w14:paraId="672EDC21" w14:textId="0BBFBC8D" w:rsidR="00F54D1F" w:rsidRDefault="00F54D1F" w:rsidP="00E233D2">
      <w:pPr>
        <w:ind w:firstLine="0"/>
      </w:pPr>
      <w:r>
        <w:tab/>
      </w:r>
    </w:p>
    <w:p w14:paraId="6B5AF41C" w14:textId="36932161" w:rsidR="005E101D" w:rsidRDefault="005E101D" w:rsidP="00E233D2">
      <w:pPr>
        <w:ind w:firstLine="0"/>
      </w:pPr>
    </w:p>
    <w:p w14:paraId="0493D9FE" w14:textId="371EA124" w:rsidR="00A14348" w:rsidRDefault="00A14348" w:rsidP="00E233D2">
      <w:pPr>
        <w:ind w:firstLine="0"/>
      </w:pPr>
      <w:r>
        <w:tab/>
      </w:r>
    </w:p>
    <w:p w14:paraId="0F558A83" w14:textId="5FAF7E2F" w:rsidR="0073764A" w:rsidRDefault="0073764A" w:rsidP="00E233D2">
      <w:pPr>
        <w:ind w:firstLine="0"/>
      </w:pPr>
      <w:r>
        <w:tab/>
      </w:r>
    </w:p>
    <w:p w14:paraId="0389B4C2" w14:textId="59B04D2D" w:rsidR="002730E8" w:rsidRDefault="00BE146A" w:rsidP="00BE146A">
      <w:pPr>
        <w:jc w:val="center"/>
      </w:pPr>
      <w:r>
        <w:lastRenderedPageBreak/>
        <w:t>References</w:t>
      </w:r>
    </w:p>
    <w:p w14:paraId="0D1A4605" w14:textId="77777777" w:rsidR="00BE146A" w:rsidRPr="00BE146A" w:rsidRDefault="00BE146A" w:rsidP="00BE146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E146A">
        <w:t xml:space="preserve">Freeman, R. B., &amp; Han, E. (2012). The war against public sector collective bargaining in the US. </w:t>
      </w:r>
      <w:r w:rsidRPr="00BE146A">
        <w:rPr>
          <w:i/>
          <w:iCs/>
        </w:rPr>
        <w:t>Journal of Industrial Relations</w:t>
      </w:r>
      <w:r w:rsidRPr="00BE146A">
        <w:t xml:space="preserve">, </w:t>
      </w:r>
      <w:r w:rsidRPr="00BE146A">
        <w:rPr>
          <w:i/>
          <w:iCs/>
        </w:rPr>
        <w:t>54</w:t>
      </w:r>
      <w:r w:rsidRPr="00BE146A">
        <w:t>(3), 386–408.</w:t>
      </w:r>
    </w:p>
    <w:p w14:paraId="43FCF021" w14:textId="77777777" w:rsidR="00BE146A" w:rsidRPr="00BE146A" w:rsidRDefault="00BE146A" w:rsidP="00BE146A">
      <w:pPr>
        <w:pStyle w:val="Bibliography"/>
      </w:pPr>
      <w:r w:rsidRPr="00BE146A">
        <w:t xml:space="preserve">Hurd, R. W. (2013). Moving beyond the critical synthesis: does the law preclude a future for US unions? </w:t>
      </w:r>
      <w:r w:rsidRPr="00BE146A">
        <w:rPr>
          <w:i/>
          <w:iCs/>
        </w:rPr>
        <w:t>Labor History</w:t>
      </w:r>
      <w:r w:rsidRPr="00BE146A">
        <w:t xml:space="preserve">, </w:t>
      </w:r>
      <w:r w:rsidRPr="00BE146A">
        <w:rPr>
          <w:i/>
          <w:iCs/>
        </w:rPr>
        <w:t>54</w:t>
      </w:r>
      <w:r w:rsidRPr="00BE146A">
        <w:t>(2), 193–200.</w:t>
      </w:r>
    </w:p>
    <w:p w14:paraId="5994F24F" w14:textId="77777777" w:rsidR="00BE146A" w:rsidRPr="00BE146A" w:rsidRDefault="00BE146A" w:rsidP="00BE146A">
      <w:pPr>
        <w:pStyle w:val="Bibliography"/>
      </w:pPr>
      <w:r w:rsidRPr="00BE146A">
        <w:t xml:space="preserve">Wachter, M. L. (2014). The Striking Success of the National Labor Relations Act. </w:t>
      </w:r>
      <w:r w:rsidRPr="00BE146A">
        <w:rPr>
          <w:i/>
          <w:iCs/>
        </w:rPr>
        <w:t>Regulation</w:t>
      </w:r>
      <w:r w:rsidRPr="00BE146A">
        <w:t xml:space="preserve">, </w:t>
      </w:r>
      <w:r w:rsidRPr="00BE146A">
        <w:rPr>
          <w:i/>
          <w:iCs/>
        </w:rPr>
        <w:t>37</w:t>
      </w:r>
      <w:r w:rsidRPr="00BE146A">
        <w:t>, 20.</w:t>
      </w:r>
    </w:p>
    <w:p w14:paraId="5B8DA497" w14:textId="7BF74236" w:rsidR="00BE146A" w:rsidRDefault="00BE146A" w:rsidP="00BE146A">
      <w:r>
        <w:fldChar w:fldCharType="end"/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54FD57" w14:textId="77777777" w:rsidR="008276D1" w:rsidRDefault="008276D1">
      <w:pPr>
        <w:spacing w:line="240" w:lineRule="auto"/>
      </w:pPr>
      <w:r>
        <w:separator/>
      </w:r>
    </w:p>
  </w:endnote>
  <w:endnote w:type="continuationSeparator" w:id="0">
    <w:p w14:paraId="19D7C1CC" w14:textId="77777777" w:rsidR="008276D1" w:rsidRDefault="008276D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3214D1" w14:textId="77777777" w:rsidR="008276D1" w:rsidRDefault="008276D1">
      <w:pPr>
        <w:spacing w:line="240" w:lineRule="auto"/>
      </w:pPr>
      <w:r>
        <w:separator/>
      </w:r>
    </w:p>
  </w:footnote>
  <w:footnote w:type="continuationSeparator" w:id="0">
    <w:p w14:paraId="0DA30975" w14:textId="77777777" w:rsidR="008276D1" w:rsidRDefault="008276D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0F8375AA" w:rsidR="00BF3C39" w:rsidRDefault="00924D81">
    <w:pPr>
      <w:pStyle w:val="Header"/>
      <w:ind w:right="360" w:firstLine="0"/>
    </w:pPr>
    <w:r>
      <w:t>HRM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522E7E41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924D81">
      <w:t>HRM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22D4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56F88"/>
    <w:rsid w:val="00061807"/>
    <w:rsid w:val="00061B06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A73A3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3F81"/>
    <w:rsid w:val="000E4861"/>
    <w:rsid w:val="000E584F"/>
    <w:rsid w:val="000E61F3"/>
    <w:rsid w:val="000E63C3"/>
    <w:rsid w:val="000E7625"/>
    <w:rsid w:val="000E7A16"/>
    <w:rsid w:val="000F0A65"/>
    <w:rsid w:val="000F1168"/>
    <w:rsid w:val="000F13FD"/>
    <w:rsid w:val="000F5F05"/>
    <w:rsid w:val="00100AA6"/>
    <w:rsid w:val="00101992"/>
    <w:rsid w:val="00101D57"/>
    <w:rsid w:val="001027C4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2CF"/>
    <w:rsid w:val="00113FD3"/>
    <w:rsid w:val="00114559"/>
    <w:rsid w:val="001147F7"/>
    <w:rsid w:val="00114806"/>
    <w:rsid w:val="00114A61"/>
    <w:rsid w:val="00114F7C"/>
    <w:rsid w:val="0011555C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132C"/>
    <w:rsid w:val="0013200E"/>
    <w:rsid w:val="00132B2D"/>
    <w:rsid w:val="0013470A"/>
    <w:rsid w:val="00134795"/>
    <w:rsid w:val="00135C10"/>
    <w:rsid w:val="00136F2D"/>
    <w:rsid w:val="0013706B"/>
    <w:rsid w:val="00137416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B7A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490B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D7E28"/>
    <w:rsid w:val="001E22F6"/>
    <w:rsid w:val="001E2775"/>
    <w:rsid w:val="001E2A37"/>
    <w:rsid w:val="001E3624"/>
    <w:rsid w:val="001E4220"/>
    <w:rsid w:val="001E505B"/>
    <w:rsid w:val="001E7BF4"/>
    <w:rsid w:val="001E7E2E"/>
    <w:rsid w:val="001F140E"/>
    <w:rsid w:val="001F237A"/>
    <w:rsid w:val="001F28F7"/>
    <w:rsid w:val="001F412E"/>
    <w:rsid w:val="001F732B"/>
    <w:rsid w:val="00203A3D"/>
    <w:rsid w:val="00203EFC"/>
    <w:rsid w:val="00206188"/>
    <w:rsid w:val="002063C1"/>
    <w:rsid w:val="0020758F"/>
    <w:rsid w:val="002100CC"/>
    <w:rsid w:val="00210198"/>
    <w:rsid w:val="002118DF"/>
    <w:rsid w:val="002129F6"/>
    <w:rsid w:val="00215434"/>
    <w:rsid w:val="002154EC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5EE8"/>
    <w:rsid w:val="0024636E"/>
    <w:rsid w:val="002469DB"/>
    <w:rsid w:val="00246F81"/>
    <w:rsid w:val="002510B0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6C1A"/>
    <w:rsid w:val="0026768F"/>
    <w:rsid w:val="0027083F"/>
    <w:rsid w:val="00270D6A"/>
    <w:rsid w:val="002716F3"/>
    <w:rsid w:val="00272455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5EB8"/>
    <w:rsid w:val="002862D0"/>
    <w:rsid w:val="00286434"/>
    <w:rsid w:val="0028651F"/>
    <w:rsid w:val="00287EBD"/>
    <w:rsid w:val="00290622"/>
    <w:rsid w:val="002912AC"/>
    <w:rsid w:val="00292742"/>
    <w:rsid w:val="0029502E"/>
    <w:rsid w:val="002A0CE0"/>
    <w:rsid w:val="002A1C96"/>
    <w:rsid w:val="002A2739"/>
    <w:rsid w:val="002A2A03"/>
    <w:rsid w:val="002B109E"/>
    <w:rsid w:val="002B1223"/>
    <w:rsid w:val="002B2067"/>
    <w:rsid w:val="002B22D5"/>
    <w:rsid w:val="002B4917"/>
    <w:rsid w:val="002B4C65"/>
    <w:rsid w:val="002C077C"/>
    <w:rsid w:val="002C1577"/>
    <w:rsid w:val="002C17ED"/>
    <w:rsid w:val="002C1F1E"/>
    <w:rsid w:val="002C2F0C"/>
    <w:rsid w:val="002C5923"/>
    <w:rsid w:val="002D024C"/>
    <w:rsid w:val="002D2105"/>
    <w:rsid w:val="002D3241"/>
    <w:rsid w:val="002D35C3"/>
    <w:rsid w:val="002D45B5"/>
    <w:rsid w:val="002D51BC"/>
    <w:rsid w:val="002D59AC"/>
    <w:rsid w:val="002D6C86"/>
    <w:rsid w:val="002D73C8"/>
    <w:rsid w:val="002E02AF"/>
    <w:rsid w:val="002E418D"/>
    <w:rsid w:val="002E711B"/>
    <w:rsid w:val="002F01D0"/>
    <w:rsid w:val="002F175E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151"/>
    <w:rsid w:val="00306C2F"/>
    <w:rsid w:val="003073AE"/>
    <w:rsid w:val="0030767C"/>
    <w:rsid w:val="00310997"/>
    <w:rsid w:val="00311FEB"/>
    <w:rsid w:val="003126BB"/>
    <w:rsid w:val="003146F3"/>
    <w:rsid w:val="00314C5D"/>
    <w:rsid w:val="003163A1"/>
    <w:rsid w:val="00316CB2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1D4"/>
    <w:rsid w:val="00327B4F"/>
    <w:rsid w:val="003328C0"/>
    <w:rsid w:val="0033481C"/>
    <w:rsid w:val="0033565F"/>
    <w:rsid w:val="0033721F"/>
    <w:rsid w:val="00337B06"/>
    <w:rsid w:val="00340A4D"/>
    <w:rsid w:val="00341F82"/>
    <w:rsid w:val="003423D7"/>
    <w:rsid w:val="00342B56"/>
    <w:rsid w:val="0034583A"/>
    <w:rsid w:val="00345886"/>
    <w:rsid w:val="003470CA"/>
    <w:rsid w:val="003506BB"/>
    <w:rsid w:val="00351262"/>
    <w:rsid w:val="00354013"/>
    <w:rsid w:val="00355786"/>
    <w:rsid w:val="00356CDE"/>
    <w:rsid w:val="00356E9D"/>
    <w:rsid w:val="0036015F"/>
    <w:rsid w:val="00360AFB"/>
    <w:rsid w:val="00360E0D"/>
    <w:rsid w:val="00367B6F"/>
    <w:rsid w:val="003702A5"/>
    <w:rsid w:val="00370B47"/>
    <w:rsid w:val="003716BB"/>
    <w:rsid w:val="00372AC5"/>
    <w:rsid w:val="00373107"/>
    <w:rsid w:val="003732CA"/>
    <w:rsid w:val="003742E3"/>
    <w:rsid w:val="00375262"/>
    <w:rsid w:val="003764B1"/>
    <w:rsid w:val="003769F4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0B27"/>
    <w:rsid w:val="003B1316"/>
    <w:rsid w:val="003B155F"/>
    <w:rsid w:val="003B15C4"/>
    <w:rsid w:val="003B6746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341C"/>
    <w:rsid w:val="003E48BB"/>
    <w:rsid w:val="003E68BF"/>
    <w:rsid w:val="003E70DA"/>
    <w:rsid w:val="003F177C"/>
    <w:rsid w:val="003F2913"/>
    <w:rsid w:val="003F2D39"/>
    <w:rsid w:val="003F378D"/>
    <w:rsid w:val="003F69DD"/>
    <w:rsid w:val="003F6DDF"/>
    <w:rsid w:val="004021F4"/>
    <w:rsid w:val="0040375D"/>
    <w:rsid w:val="00403C13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A2B"/>
    <w:rsid w:val="00423C60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0BE4"/>
    <w:rsid w:val="0047187A"/>
    <w:rsid w:val="0047301C"/>
    <w:rsid w:val="004733A8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4F4C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2A2F"/>
    <w:rsid w:val="004C487B"/>
    <w:rsid w:val="004C7053"/>
    <w:rsid w:val="004C7448"/>
    <w:rsid w:val="004D2D2C"/>
    <w:rsid w:val="004D326B"/>
    <w:rsid w:val="004D32CB"/>
    <w:rsid w:val="004D3C19"/>
    <w:rsid w:val="004D52C2"/>
    <w:rsid w:val="004D5BEF"/>
    <w:rsid w:val="004D65BB"/>
    <w:rsid w:val="004D6675"/>
    <w:rsid w:val="004D7DB6"/>
    <w:rsid w:val="004E1B4C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D94"/>
    <w:rsid w:val="004F61AB"/>
    <w:rsid w:val="004F6B8A"/>
    <w:rsid w:val="004F70DF"/>
    <w:rsid w:val="00500A90"/>
    <w:rsid w:val="005030BC"/>
    <w:rsid w:val="00504978"/>
    <w:rsid w:val="005062CE"/>
    <w:rsid w:val="0050713D"/>
    <w:rsid w:val="0050717A"/>
    <w:rsid w:val="00507D8C"/>
    <w:rsid w:val="0051014A"/>
    <w:rsid w:val="00510531"/>
    <w:rsid w:val="00510E12"/>
    <w:rsid w:val="005123A1"/>
    <w:rsid w:val="00512E15"/>
    <w:rsid w:val="00515493"/>
    <w:rsid w:val="00517922"/>
    <w:rsid w:val="0052343C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5BE9"/>
    <w:rsid w:val="005861EB"/>
    <w:rsid w:val="0059002B"/>
    <w:rsid w:val="005945D7"/>
    <w:rsid w:val="005956E3"/>
    <w:rsid w:val="005A0401"/>
    <w:rsid w:val="005A0B42"/>
    <w:rsid w:val="005A108E"/>
    <w:rsid w:val="005A22AB"/>
    <w:rsid w:val="005A23E6"/>
    <w:rsid w:val="005A3459"/>
    <w:rsid w:val="005A4627"/>
    <w:rsid w:val="005A6908"/>
    <w:rsid w:val="005A6E63"/>
    <w:rsid w:val="005A72AA"/>
    <w:rsid w:val="005A762D"/>
    <w:rsid w:val="005A77F4"/>
    <w:rsid w:val="005B009B"/>
    <w:rsid w:val="005B0DBA"/>
    <w:rsid w:val="005B0DE5"/>
    <w:rsid w:val="005B33FF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6DFA"/>
    <w:rsid w:val="005D1404"/>
    <w:rsid w:val="005D4A68"/>
    <w:rsid w:val="005D5016"/>
    <w:rsid w:val="005D5E9F"/>
    <w:rsid w:val="005D72C2"/>
    <w:rsid w:val="005E0EAE"/>
    <w:rsid w:val="005E101D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F4"/>
    <w:rsid w:val="00613FE1"/>
    <w:rsid w:val="00614578"/>
    <w:rsid w:val="00615A12"/>
    <w:rsid w:val="00616BAC"/>
    <w:rsid w:val="00616F72"/>
    <w:rsid w:val="006170E4"/>
    <w:rsid w:val="006213E0"/>
    <w:rsid w:val="0062183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68DB"/>
    <w:rsid w:val="00637CEA"/>
    <w:rsid w:val="00641193"/>
    <w:rsid w:val="00642667"/>
    <w:rsid w:val="00642873"/>
    <w:rsid w:val="006449A6"/>
    <w:rsid w:val="00645447"/>
    <w:rsid w:val="00646A27"/>
    <w:rsid w:val="00647273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27B5"/>
    <w:rsid w:val="006A4703"/>
    <w:rsid w:val="006A48E2"/>
    <w:rsid w:val="006A4ED3"/>
    <w:rsid w:val="006A5D7D"/>
    <w:rsid w:val="006B0A6E"/>
    <w:rsid w:val="006B2BB9"/>
    <w:rsid w:val="006B395D"/>
    <w:rsid w:val="006B6FB7"/>
    <w:rsid w:val="006B7D38"/>
    <w:rsid w:val="006B7E4F"/>
    <w:rsid w:val="006C0653"/>
    <w:rsid w:val="006C1BA5"/>
    <w:rsid w:val="006C381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3ECD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16D6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1524"/>
    <w:rsid w:val="0072219F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64A"/>
    <w:rsid w:val="00737ADA"/>
    <w:rsid w:val="0074015E"/>
    <w:rsid w:val="00740274"/>
    <w:rsid w:val="0074028C"/>
    <w:rsid w:val="007414C8"/>
    <w:rsid w:val="0074153F"/>
    <w:rsid w:val="00741ADD"/>
    <w:rsid w:val="00741B0F"/>
    <w:rsid w:val="007422FF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67"/>
    <w:rsid w:val="00791EA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448C"/>
    <w:rsid w:val="007B59E9"/>
    <w:rsid w:val="007B64F3"/>
    <w:rsid w:val="007B6697"/>
    <w:rsid w:val="007B7FF5"/>
    <w:rsid w:val="007C1C6D"/>
    <w:rsid w:val="007C1DCF"/>
    <w:rsid w:val="007C251F"/>
    <w:rsid w:val="007C2F64"/>
    <w:rsid w:val="007C373E"/>
    <w:rsid w:val="007C4424"/>
    <w:rsid w:val="007C4D0F"/>
    <w:rsid w:val="007C7277"/>
    <w:rsid w:val="007C7B2E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21E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42F2"/>
    <w:rsid w:val="00804E32"/>
    <w:rsid w:val="00813518"/>
    <w:rsid w:val="00813C82"/>
    <w:rsid w:val="00814184"/>
    <w:rsid w:val="008142E9"/>
    <w:rsid w:val="00814FC8"/>
    <w:rsid w:val="008150D3"/>
    <w:rsid w:val="00815780"/>
    <w:rsid w:val="008159EF"/>
    <w:rsid w:val="0081668B"/>
    <w:rsid w:val="00817714"/>
    <w:rsid w:val="00817CB1"/>
    <w:rsid w:val="00820CB0"/>
    <w:rsid w:val="008220A5"/>
    <w:rsid w:val="00822542"/>
    <w:rsid w:val="00822C29"/>
    <w:rsid w:val="00822DE5"/>
    <w:rsid w:val="00823779"/>
    <w:rsid w:val="00823A4B"/>
    <w:rsid w:val="00823D02"/>
    <w:rsid w:val="00824693"/>
    <w:rsid w:val="008247A3"/>
    <w:rsid w:val="00825AB8"/>
    <w:rsid w:val="0082751D"/>
    <w:rsid w:val="0082763F"/>
    <w:rsid w:val="008276D1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5945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03F7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3222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7EC0"/>
    <w:rsid w:val="008D0F01"/>
    <w:rsid w:val="008D16CE"/>
    <w:rsid w:val="008D176A"/>
    <w:rsid w:val="008D4BA4"/>
    <w:rsid w:val="008D502A"/>
    <w:rsid w:val="008D5475"/>
    <w:rsid w:val="008D695B"/>
    <w:rsid w:val="008D7664"/>
    <w:rsid w:val="008E01EA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2B4"/>
    <w:rsid w:val="008F752E"/>
    <w:rsid w:val="008F7785"/>
    <w:rsid w:val="008F7BD2"/>
    <w:rsid w:val="00900123"/>
    <w:rsid w:val="00901824"/>
    <w:rsid w:val="00901DC3"/>
    <w:rsid w:val="00902675"/>
    <w:rsid w:val="00904853"/>
    <w:rsid w:val="00905176"/>
    <w:rsid w:val="00905D5F"/>
    <w:rsid w:val="0090619D"/>
    <w:rsid w:val="00906F00"/>
    <w:rsid w:val="009114E4"/>
    <w:rsid w:val="009118DF"/>
    <w:rsid w:val="0091267C"/>
    <w:rsid w:val="00916D1C"/>
    <w:rsid w:val="009205C0"/>
    <w:rsid w:val="00920B4F"/>
    <w:rsid w:val="0092260C"/>
    <w:rsid w:val="00922DDB"/>
    <w:rsid w:val="00924CA1"/>
    <w:rsid w:val="00924D8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437F1"/>
    <w:rsid w:val="009500DC"/>
    <w:rsid w:val="00950372"/>
    <w:rsid w:val="00950476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015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D10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7C91"/>
    <w:rsid w:val="009B7F7E"/>
    <w:rsid w:val="009C0B81"/>
    <w:rsid w:val="009C0FDF"/>
    <w:rsid w:val="009C1505"/>
    <w:rsid w:val="009C1671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12A"/>
    <w:rsid w:val="009E3D58"/>
    <w:rsid w:val="009E4592"/>
    <w:rsid w:val="009E4F3C"/>
    <w:rsid w:val="009E72F7"/>
    <w:rsid w:val="009E76EA"/>
    <w:rsid w:val="009F0DE2"/>
    <w:rsid w:val="009F18AC"/>
    <w:rsid w:val="009F282A"/>
    <w:rsid w:val="009F3389"/>
    <w:rsid w:val="009F3C94"/>
    <w:rsid w:val="009F4CCE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626E"/>
    <w:rsid w:val="00A07B3E"/>
    <w:rsid w:val="00A10A6A"/>
    <w:rsid w:val="00A12191"/>
    <w:rsid w:val="00A12540"/>
    <w:rsid w:val="00A14348"/>
    <w:rsid w:val="00A15BD2"/>
    <w:rsid w:val="00A163F0"/>
    <w:rsid w:val="00A16E75"/>
    <w:rsid w:val="00A20FB1"/>
    <w:rsid w:val="00A22EBF"/>
    <w:rsid w:val="00A23247"/>
    <w:rsid w:val="00A24F38"/>
    <w:rsid w:val="00A25F5B"/>
    <w:rsid w:val="00A2615B"/>
    <w:rsid w:val="00A26AED"/>
    <w:rsid w:val="00A27BCE"/>
    <w:rsid w:val="00A27D7E"/>
    <w:rsid w:val="00A30BA4"/>
    <w:rsid w:val="00A310E1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1610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459E"/>
    <w:rsid w:val="00AA6CCC"/>
    <w:rsid w:val="00AB0C97"/>
    <w:rsid w:val="00AB2834"/>
    <w:rsid w:val="00AB3703"/>
    <w:rsid w:val="00AB3EEE"/>
    <w:rsid w:val="00AB46AF"/>
    <w:rsid w:val="00AB4FAE"/>
    <w:rsid w:val="00AB5A17"/>
    <w:rsid w:val="00AB67CB"/>
    <w:rsid w:val="00AB6AD2"/>
    <w:rsid w:val="00AB6D21"/>
    <w:rsid w:val="00AB7A4E"/>
    <w:rsid w:val="00AC04A8"/>
    <w:rsid w:val="00AC0FBE"/>
    <w:rsid w:val="00AC4667"/>
    <w:rsid w:val="00AC5A6D"/>
    <w:rsid w:val="00AC6EB6"/>
    <w:rsid w:val="00AC7C4B"/>
    <w:rsid w:val="00AD0054"/>
    <w:rsid w:val="00AD319B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0E76"/>
    <w:rsid w:val="00AF3921"/>
    <w:rsid w:val="00AF44CE"/>
    <w:rsid w:val="00AF49C8"/>
    <w:rsid w:val="00AF4CD1"/>
    <w:rsid w:val="00AF59A2"/>
    <w:rsid w:val="00AF66FF"/>
    <w:rsid w:val="00B020AE"/>
    <w:rsid w:val="00B02C72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6BCC"/>
    <w:rsid w:val="00B271CA"/>
    <w:rsid w:val="00B2729B"/>
    <w:rsid w:val="00B272CA"/>
    <w:rsid w:val="00B30934"/>
    <w:rsid w:val="00B32C01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1B9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A7E44"/>
    <w:rsid w:val="00BB1B92"/>
    <w:rsid w:val="00BB1C03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146A"/>
    <w:rsid w:val="00BE1968"/>
    <w:rsid w:val="00BE421E"/>
    <w:rsid w:val="00BE4408"/>
    <w:rsid w:val="00BE482A"/>
    <w:rsid w:val="00BE4967"/>
    <w:rsid w:val="00BE6B25"/>
    <w:rsid w:val="00BE6D33"/>
    <w:rsid w:val="00BE7F39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0C"/>
    <w:rsid w:val="00C13586"/>
    <w:rsid w:val="00C13B56"/>
    <w:rsid w:val="00C140B5"/>
    <w:rsid w:val="00C146A4"/>
    <w:rsid w:val="00C1671B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31F94"/>
    <w:rsid w:val="00C32182"/>
    <w:rsid w:val="00C32E5B"/>
    <w:rsid w:val="00C33594"/>
    <w:rsid w:val="00C35323"/>
    <w:rsid w:val="00C35FC8"/>
    <w:rsid w:val="00C3600F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439C"/>
    <w:rsid w:val="00C558AA"/>
    <w:rsid w:val="00C64113"/>
    <w:rsid w:val="00C65806"/>
    <w:rsid w:val="00C67138"/>
    <w:rsid w:val="00C67A3F"/>
    <w:rsid w:val="00C71241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87463"/>
    <w:rsid w:val="00C905B5"/>
    <w:rsid w:val="00C92F45"/>
    <w:rsid w:val="00C93532"/>
    <w:rsid w:val="00C93DBA"/>
    <w:rsid w:val="00C9695C"/>
    <w:rsid w:val="00CA228F"/>
    <w:rsid w:val="00CA2E83"/>
    <w:rsid w:val="00CA327D"/>
    <w:rsid w:val="00CA4E8E"/>
    <w:rsid w:val="00CA4FA7"/>
    <w:rsid w:val="00CA5E1A"/>
    <w:rsid w:val="00CA6523"/>
    <w:rsid w:val="00CA678C"/>
    <w:rsid w:val="00CA7A90"/>
    <w:rsid w:val="00CB0D7B"/>
    <w:rsid w:val="00CB15D3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5ABB"/>
    <w:rsid w:val="00CF6EA8"/>
    <w:rsid w:val="00CF7DF7"/>
    <w:rsid w:val="00D0213E"/>
    <w:rsid w:val="00D0322E"/>
    <w:rsid w:val="00D0343A"/>
    <w:rsid w:val="00D04C9F"/>
    <w:rsid w:val="00D0539E"/>
    <w:rsid w:val="00D05A72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6DD0"/>
    <w:rsid w:val="00D17295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5AB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20F"/>
    <w:rsid w:val="00D86763"/>
    <w:rsid w:val="00D90FCF"/>
    <w:rsid w:val="00D914E0"/>
    <w:rsid w:val="00D93A49"/>
    <w:rsid w:val="00D93EAE"/>
    <w:rsid w:val="00D960EF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1B04"/>
    <w:rsid w:val="00DB2689"/>
    <w:rsid w:val="00DB334B"/>
    <w:rsid w:val="00DB3ACE"/>
    <w:rsid w:val="00DB4A5F"/>
    <w:rsid w:val="00DB4E0B"/>
    <w:rsid w:val="00DB4F56"/>
    <w:rsid w:val="00DB5147"/>
    <w:rsid w:val="00DB69A2"/>
    <w:rsid w:val="00DC1D2C"/>
    <w:rsid w:val="00DC1DC7"/>
    <w:rsid w:val="00DC30EC"/>
    <w:rsid w:val="00DC3E1C"/>
    <w:rsid w:val="00DC4F27"/>
    <w:rsid w:val="00DC665D"/>
    <w:rsid w:val="00DC71BA"/>
    <w:rsid w:val="00DC7928"/>
    <w:rsid w:val="00DC7E38"/>
    <w:rsid w:val="00DD1855"/>
    <w:rsid w:val="00DD1C8F"/>
    <w:rsid w:val="00DD4151"/>
    <w:rsid w:val="00DD5535"/>
    <w:rsid w:val="00DD5661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307A"/>
    <w:rsid w:val="00DF3138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33D2"/>
    <w:rsid w:val="00E23F73"/>
    <w:rsid w:val="00E24631"/>
    <w:rsid w:val="00E24A0F"/>
    <w:rsid w:val="00E25E59"/>
    <w:rsid w:val="00E271CF"/>
    <w:rsid w:val="00E27B1B"/>
    <w:rsid w:val="00E30266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2239"/>
    <w:rsid w:val="00E6510A"/>
    <w:rsid w:val="00E66452"/>
    <w:rsid w:val="00E67026"/>
    <w:rsid w:val="00E671CD"/>
    <w:rsid w:val="00E67508"/>
    <w:rsid w:val="00E72B2E"/>
    <w:rsid w:val="00E7467D"/>
    <w:rsid w:val="00E75941"/>
    <w:rsid w:val="00E76336"/>
    <w:rsid w:val="00E828CF"/>
    <w:rsid w:val="00E83981"/>
    <w:rsid w:val="00E839A5"/>
    <w:rsid w:val="00E84419"/>
    <w:rsid w:val="00E84874"/>
    <w:rsid w:val="00E85142"/>
    <w:rsid w:val="00E86C1D"/>
    <w:rsid w:val="00E873E4"/>
    <w:rsid w:val="00E87458"/>
    <w:rsid w:val="00E911FE"/>
    <w:rsid w:val="00E91566"/>
    <w:rsid w:val="00E92230"/>
    <w:rsid w:val="00E923D9"/>
    <w:rsid w:val="00E934CE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032C"/>
    <w:rsid w:val="00EB20CC"/>
    <w:rsid w:val="00EB3B71"/>
    <w:rsid w:val="00EB4297"/>
    <w:rsid w:val="00EB4BA1"/>
    <w:rsid w:val="00EB56E3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8E3"/>
    <w:rsid w:val="00EF13FF"/>
    <w:rsid w:val="00EF2E00"/>
    <w:rsid w:val="00EF317A"/>
    <w:rsid w:val="00EF3BBE"/>
    <w:rsid w:val="00EF44B0"/>
    <w:rsid w:val="00EF4B69"/>
    <w:rsid w:val="00EF53E8"/>
    <w:rsid w:val="00EF6E08"/>
    <w:rsid w:val="00EF712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5873"/>
    <w:rsid w:val="00F163A1"/>
    <w:rsid w:val="00F16501"/>
    <w:rsid w:val="00F16C40"/>
    <w:rsid w:val="00F21D52"/>
    <w:rsid w:val="00F254AB"/>
    <w:rsid w:val="00F266D9"/>
    <w:rsid w:val="00F27D24"/>
    <w:rsid w:val="00F30FB3"/>
    <w:rsid w:val="00F31B0C"/>
    <w:rsid w:val="00F32394"/>
    <w:rsid w:val="00F3365C"/>
    <w:rsid w:val="00F337BF"/>
    <w:rsid w:val="00F33A5F"/>
    <w:rsid w:val="00F33C49"/>
    <w:rsid w:val="00F3473E"/>
    <w:rsid w:val="00F35C90"/>
    <w:rsid w:val="00F35CFA"/>
    <w:rsid w:val="00F3663D"/>
    <w:rsid w:val="00F37F9C"/>
    <w:rsid w:val="00F41C54"/>
    <w:rsid w:val="00F41F0D"/>
    <w:rsid w:val="00F42F66"/>
    <w:rsid w:val="00F45291"/>
    <w:rsid w:val="00F4536C"/>
    <w:rsid w:val="00F4542F"/>
    <w:rsid w:val="00F50817"/>
    <w:rsid w:val="00F54305"/>
    <w:rsid w:val="00F54A7D"/>
    <w:rsid w:val="00F54D1F"/>
    <w:rsid w:val="00F555A6"/>
    <w:rsid w:val="00F560A0"/>
    <w:rsid w:val="00F56DF1"/>
    <w:rsid w:val="00F61124"/>
    <w:rsid w:val="00F62905"/>
    <w:rsid w:val="00F66522"/>
    <w:rsid w:val="00F7010E"/>
    <w:rsid w:val="00F7042D"/>
    <w:rsid w:val="00F7121C"/>
    <w:rsid w:val="00F72AC6"/>
    <w:rsid w:val="00F768B8"/>
    <w:rsid w:val="00F814C5"/>
    <w:rsid w:val="00F820AD"/>
    <w:rsid w:val="00F82368"/>
    <w:rsid w:val="00F84434"/>
    <w:rsid w:val="00F84D60"/>
    <w:rsid w:val="00F872B7"/>
    <w:rsid w:val="00F90281"/>
    <w:rsid w:val="00F91122"/>
    <w:rsid w:val="00F916B8"/>
    <w:rsid w:val="00F924A7"/>
    <w:rsid w:val="00F92FD2"/>
    <w:rsid w:val="00F95DC0"/>
    <w:rsid w:val="00F95F1B"/>
    <w:rsid w:val="00F96894"/>
    <w:rsid w:val="00F97C49"/>
    <w:rsid w:val="00F97C91"/>
    <w:rsid w:val="00FA3306"/>
    <w:rsid w:val="00FA3C12"/>
    <w:rsid w:val="00FA4118"/>
    <w:rsid w:val="00FA48EF"/>
    <w:rsid w:val="00FA7900"/>
    <w:rsid w:val="00FB078A"/>
    <w:rsid w:val="00FB1A24"/>
    <w:rsid w:val="00FB1DCF"/>
    <w:rsid w:val="00FB21BA"/>
    <w:rsid w:val="00FB2E69"/>
    <w:rsid w:val="00FB3372"/>
    <w:rsid w:val="00FB35EE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4133"/>
    <w:rsid w:val="00FD4401"/>
    <w:rsid w:val="00FD6EBF"/>
    <w:rsid w:val="00FE1C08"/>
    <w:rsid w:val="00FE2A02"/>
    <w:rsid w:val="00FE345B"/>
    <w:rsid w:val="00FE3C50"/>
    <w:rsid w:val="00FE3F14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7</TotalTime>
  <Pages>5</Pages>
  <Words>1261</Words>
  <Characters>719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437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314</cp:revision>
  <dcterms:created xsi:type="dcterms:W3CDTF">2017-11-06T10:21:00Z</dcterms:created>
  <dcterms:modified xsi:type="dcterms:W3CDTF">2019-01-26T1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9YbWKdN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